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2D10D5A" w14:textId="77777777" w:rsidR="004E567E" w:rsidRPr="00153126" w:rsidRDefault="00BF1D55" w:rsidP="00BF1D55">
      <w:pPr>
        <w:jc w:val="center"/>
        <w:rPr>
          <w:rFonts w:ascii="Times New Roman" w:hAnsi="Times New Roman" w:cs="Times New Roman"/>
          <w:b/>
          <w:bCs/>
        </w:rPr>
      </w:pPr>
      <w:r w:rsidRPr="00153126">
        <w:rPr>
          <w:rFonts w:ascii="Times New Roman" w:hAnsi="Times New Roman" w:cs="Times New Roman"/>
          <w:b/>
          <w:bCs/>
        </w:rPr>
        <w:t>Project Title: Twitter</w:t>
      </w:r>
    </w:p>
    <w:p w14:paraId="18FA0366" w14:textId="77777777" w:rsidR="00BF1D55" w:rsidRPr="00153126" w:rsidRDefault="00BF1D55">
      <w:pPr>
        <w:rPr>
          <w:rFonts w:ascii="Times New Roman" w:hAnsi="Times New Roman" w:cs="Times New Roman"/>
        </w:rPr>
      </w:pPr>
    </w:p>
    <w:p w14:paraId="627826DE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-Project statement. Based on the project description, state a well-defined question that</w:t>
      </w:r>
    </w:p>
    <w:p w14:paraId="36780AE9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you’ll address in the project.</w:t>
      </w:r>
    </w:p>
    <w:p w14:paraId="36475494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- Literature review: Please provide basic background and relevant references on your</w:t>
      </w:r>
    </w:p>
    <w:p w14:paraId="698473A0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project topic. A paragraph description should suffice.</w:t>
      </w:r>
    </w:p>
    <w:p w14:paraId="1954B45E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- Preliminary EDA. It is important that at this stage you are already working with the</w:t>
      </w:r>
    </w:p>
    <w:p w14:paraId="61983B8F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data for your project, and should demonstrate some basic exploratory results working</w:t>
      </w:r>
    </w:p>
    <w:p w14:paraId="2831CCBE" w14:textId="77777777" w:rsidR="002D25A6" w:rsidRPr="00153126" w:rsidRDefault="002D25A6" w:rsidP="002D25A6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with your data. Explain your preliminary data exploration. You may include simple</w:t>
      </w:r>
    </w:p>
    <w:p w14:paraId="72CD1533" w14:textId="255D6C99" w:rsidR="002D25A6" w:rsidRPr="00153126" w:rsidRDefault="002D25A6" w:rsidP="002D25A6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visualizations or just a verbal description.</w:t>
      </w:r>
    </w:p>
    <w:p w14:paraId="0C1BEBF9" w14:textId="77777777" w:rsidR="002D25A6" w:rsidRPr="00153126" w:rsidRDefault="002D25A6" w:rsidP="002D25A6">
      <w:pPr>
        <w:rPr>
          <w:rFonts w:ascii="Times New Roman" w:hAnsi="Times New Roman" w:cs="Times New Roman"/>
          <w:b/>
          <w:bCs/>
        </w:rPr>
      </w:pPr>
    </w:p>
    <w:p w14:paraId="4A612164" w14:textId="6D9E73CB" w:rsidR="00BF1D55" w:rsidRPr="00153126" w:rsidRDefault="00BF1D55" w:rsidP="00CD5723">
      <w:pPr>
        <w:pStyle w:val="Heading1"/>
      </w:pPr>
      <w:r w:rsidRPr="00153126">
        <w:t>Problem statement</w:t>
      </w:r>
    </w:p>
    <w:p w14:paraId="0B4AE228" w14:textId="606B512C" w:rsidR="00BF1D55" w:rsidRPr="00153126" w:rsidRDefault="006515BA" w:rsidP="006515BA">
      <w:pPr>
        <w:jc w:val="both"/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 xml:space="preserve">With spread of social media and their increasing impact on the news the topic of bots and spread of fake news is one of the hot topics now. </w:t>
      </w:r>
      <w:r w:rsidR="00BF1D55" w:rsidRPr="00153126">
        <w:rPr>
          <w:rFonts w:ascii="Times New Roman" w:hAnsi="Times New Roman" w:cs="Times New Roman"/>
        </w:rPr>
        <w:t xml:space="preserve">The goal of this project is to use machine learning techniques which we have learned during this semester to detect the </w:t>
      </w:r>
      <w:r w:rsidR="002D25A6" w:rsidRPr="00153126">
        <w:rPr>
          <w:rFonts w:ascii="Times New Roman" w:hAnsi="Times New Roman" w:cs="Times New Roman"/>
        </w:rPr>
        <w:t xml:space="preserve">tweets which were generated by </w:t>
      </w:r>
      <w:r w:rsidR="00BF1D55" w:rsidRPr="00153126">
        <w:rPr>
          <w:rFonts w:ascii="Times New Roman" w:hAnsi="Times New Roman" w:cs="Times New Roman"/>
        </w:rPr>
        <w:t xml:space="preserve">Twitter bots from human users.  </w:t>
      </w:r>
    </w:p>
    <w:p w14:paraId="52D2D06D" w14:textId="77777777" w:rsidR="00BF1D55" w:rsidRPr="00153126" w:rsidRDefault="00BF1D55">
      <w:pPr>
        <w:rPr>
          <w:rFonts w:ascii="Times New Roman" w:hAnsi="Times New Roman" w:cs="Times New Roman"/>
        </w:rPr>
      </w:pPr>
    </w:p>
    <w:p w14:paraId="40CB77CF" w14:textId="77777777" w:rsidR="00CD5723" w:rsidRPr="00153126" w:rsidRDefault="00CD5723" w:rsidP="00CD5723">
      <w:pPr>
        <w:pStyle w:val="Heading1"/>
      </w:pPr>
      <w:r w:rsidRPr="00153126">
        <w:t>Literature Review</w:t>
      </w:r>
    </w:p>
    <w:p w14:paraId="760D265F" w14:textId="155922EA" w:rsidR="00D54F5B" w:rsidRDefault="003221C4" w:rsidP="00D54F5B">
      <w:pPr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ots have a heavy presence in the social media. “</w:t>
      </w:r>
      <w:r w:rsidRPr="003221C4">
        <w:rPr>
          <w:rFonts w:ascii="Times New Roman" w:hAnsi="Times New Roman" w:cs="Times New Roman"/>
        </w:rPr>
        <w:t>Of all tweeted links</w:t>
      </w:r>
      <w:r w:rsidR="00B1389D">
        <w:rPr>
          <w:rFonts w:ascii="Times New Roman" w:hAnsi="Times New Roman" w:cs="Times New Roman"/>
        </w:rPr>
        <w:t xml:space="preserve"> </w:t>
      </w:r>
      <w:r w:rsidRPr="003221C4">
        <w:rPr>
          <w:rFonts w:ascii="Times New Roman" w:hAnsi="Times New Roman" w:cs="Times New Roman"/>
        </w:rPr>
        <w:t>to popular websites, 66% are shared by accounts with characteristics common among automated “bots,” rather than human users.</w:t>
      </w:r>
      <w:r w:rsidR="00B1389D">
        <w:rPr>
          <w:rFonts w:ascii="Times New Roman" w:hAnsi="Times New Roman" w:cs="Times New Roman"/>
        </w:rPr>
        <w:t>”</w:t>
      </w:r>
      <w:r w:rsidR="004C19B5">
        <w:rPr>
          <w:rStyle w:val="FootnoteReference"/>
          <w:rFonts w:ascii="Times New Roman" w:hAnsi="Times New Roman" w:cs="Times New Roman"/>
        </w:rPr>
        <w:footnoteReference w:id="1"/>
      </w:r>
      <w:r w:rsidR="004C19B5">
        <w:rPr>
          <w:rFonts w:ascii="Times New Roman" w:hAnsi="Times New Roman" w:cs="Times New Roman"/>
        </w:rPr>
        <w:t xml:space="preserve">. </w:t>
      </w:r>
      <w:bookmarkStart w:id="0" w:name="_GoBack"/>
      <w:bookmarkEnd w:id="0"/>
    </w:p>
    <w:p w14:paraId="2A4FCE73" w14:textId="77777777" w:rsidR="004C19B5" w:rsidRDefault="004C19B5" w:rsidP="00D54F5B">
      <w:pPr>
        <w:autoSpaceDE w:val="0"/>
        <w:autoSpaceDN w:val="0"/>
        <w:adjustRightInd w:val="0"/>
        <w:rPr>
          <w:rFonts w:ascii="Times New Roman" w:hAnsi="Times New Roman" w:cs="Times New Roman"/>
        </w:rPr>
      </w:pPr>
    </w:p>
    <w:p w14:paraId="78FFE95E" w14:textId="77777777" w:rsidR="00B1389D" w:rsidRDefault="00B1389D" w:rsidP="00D54F5B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</w:p>
    <w:p w14:paraId="11004405" w14:textId="2653C083" w:rsidR="00D54F5B" w:rsidRDefault="00D54F5B" w:rsidP="00D54F5B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these environments. A recent review [20] proposed a taxonomy</w:t>
      </w:r>
    </w:p>
    <w:p w14:paraId="523E2066" w14:textId="77777777" w:rsidR="00D54F5B" w:rsidRDefault="00D54F5B" w:rsidP="00D54F5B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describing three types of approaches: (a) methods based on social</w:t>
      </w:r>
    </w:p>
    <w:p w14:paraId="346DC5D1" w14:textId="77777777" w:rsidR="00D54F5B" w:rsidRDefault="00D54F5B" w:rsidP="00D54F5B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network; (b) systems based on crowd-sourcing and human computation;</w:t>
      </w:r>
    </w:p>
    <w:p w14:paraId="724AB7D1" w14:textId="77777777" w:rsidR="00D54F5B" w:rsidRDefault="00D54F5B" w:rsidP="00D54F5B">
      <w:pPr>
        <w:autoSpaceDE w:val="0"/>
        <w:autoSpaceDN w:val="0"/>
        <w:adjustRightInd w:val="0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(c) algorithms based on predictive features that separate</w:t>
      </w:r>
    </w:p>
    <w:p w14:paraId="54A10862" w14:textId="377AC569" w:rsidR="00CD5723" w:rsidRDefault="00D54F5B" w:rsidP="00D54F5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sz w:val="18"/>
          <w:szCs w:val="18"/>
        </w:rPr>
        <w:t>bots from humans. Our framework falls in the last category.</w:t>
      </w:r>
    </w:p>
    <w:p w14:paraId="7C92D2C4" w14:textId="25F21F21" w:rsidR="00BF1D55" w:rsidRPr="00153126" w:rsidRDefault="00BF1D55" w:rsidP="00CD5723">
      <w:pPr>
        <w:pStyle w:val="Heading1"/>
      </w:pPr>
      <w:r w:rsidRPr="00153126">
        <w:t>Data Resources</w:t>
      </w:r>
    </w:p>
    <w:p w14:paraId="27AC9BFF" w14:textId="1505A950" w:rsidR="00BF1D55" w:rsidRPr="00153126" w:rsidRDefault="00BF1D55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 xml:space="preserve">Data </w:t>
      </w:r>
      <w:r w:rsidR="002D25A6" w:rsidRPr="00153126">
        <w:rPr>
          <w:rFonts w:ascii="Times New Roman" w:hAnsi="Times New Roman" w:cs="Times New Roman"/>
        </w:rPr>
        <w:t xml:space="preserve">is </w:t>
      </w:r>
      <w:r w:rsidRPr="00153126">
        <w:rPr>
          <w:rFonts w:ascii="Times New Roman" w:hAnsi="Times New Roman" w:cs="Times New Roman"/>
        </w:rPr>
        <w:t>mined and collected from the Twitter developer API</w:t>
      </w:r>
      <w:r w:rsidR="002D25A6" w:rsidRPr="00153126">
        <w:rPr>
          <w:rFonts w:ascii="Times New Roman" w:hAnsi="Times New Roman" w:cs="Times New Roman"/>
        </w:rPr>
        <w:t xml:space="preserve"> (using </w:t>
      </w:r>
      <w:proofErr w:type="spellStart"/>
      <w:r w:rsidR="002D25A6" w:rsidRPr="00153126">
        <w:rPr>
          <w:rFonts w:ascii="Times New Roman" w:hAnsi="Times New Roman" w:cs="Times New Roman"/>
        </w:rPr>
        <w:t>tweepy</w:t>
      </w:r>
      <w:proofErr w:type="spellEnd"/>
      <w:r w:rsidR="002D25A6" w:rsidRPr="00153126">
        <w:rPr>
          <w:rFonts w:ascii="Times New Roman" w:hAnsi="Times New Roman" w:cs="Times New Roman"/>
        </w:rPr>
        <w:t>)</w:t>
      </w:r>
    </w:p>
    <w:p w14:paraId="3FFF9A63" w14:textId="4BD28FAC" w:rsidR="00942D2E" w:rsidRPr="00153126" w:rsidRDefault="00942D2E">
      <w:pPr>
        <w:rPr>
          <w:rFonts w:ascii="Times New Roman" w:hAnsi="Times New Roman" w:cs="Times New Roman"/>
        </w:rPr>
      </w:pPr>
    </w:p>
    <w:p w14:paraId="3C64A62B" w14:textId="7C4797F5" w:rsidR="005C1432" w:rsidRPr="00153126" w:rsidRDefault="005C1432">
      <w:pPr>
        <w:rPr>
          <w:rFonts w:ascii="Times New Roman" w:hAnsi="Times New Roman" w:cs="Times New Roman"/>
        </w:rPr>
      </w:pPr>
    </w:p>
    <w:p w14:paraId="619D9820" w14:textId="77777777" w:rsidR="005C1432" w:rsidRPr="00153126" w:rsidRDefault="005C1432">
      <w:pPr>
        <w:rPr>
          <w:rFonts w:ascii="Times New Roman" w:hAnsi="Times New Roman" w:cs="Times New Roman"/>
        </w:rPr>
      </w:pPr>
    </w:p>
    <w:p w14:paraId="2DF72DE7" w14:textId="77777777" w:rsidR="00942D2E" w:rsidRPr="00942D2E" w:rsidRDefault="00942D2E" w:rsidP="00942D2E">
      <w:pPr>
        <w:spacing w:after="300" w:line="384" w:lineRule="atLeast"/>
        <w:textAlignment w:val="baseline"/>
        <w:rPr>
          <w:rFonts w:ascii="Times New Roman" w:eastAsia="Times New Roman" w:hAnsi="Times New Roman" w:cs="Times New Roman"/>
          <w:color w:val="000000"/>
        </w:rPr>
      </w:pPr>
      <w:r w:rsidRPr="00942D2E">
        <w:rPr>
          <w:rFonts w:ascii="Times New Roman" w:eastAsia="Times New Roman" w:hAnsi="Times New Roman" w:cs="Times New Roman"/>
          <w:color w:val="000000"/>
        </w:rPr>
        <w:t>Automated accounts play a prominent role in tweeting out links to content across the Twitter ecosystem. The Center’s analysis finds that an estimated 66% of all tweeted links to the most popular websites are likely posted by automated accounts, rather than human users.</w:t>
      </w:r>
    </w:p>
    <w:p w14:paraId="7EA8D2C7" w14:textId="66643156" w:rsidR="00942D2E" w:rsidRPr="00942D2E" w:rsidRDefault="00942D2E" w:rsidP="00942D2E">
      <w:pPr>
        <w:spacing w:after="300" w:line="384" w:lineRule="atLeast"/>
        <w:textAlignment w:val="baseline"/>
        <w:rPr>
          <w:rFonts w:ascii="Times New Roman" w:eastAsia="Times New Roman" w:hAnsi="Times New Roman" w:cs="Times New Roman"/>
          <w:color w:val="000000"/>
        </w:rPr>
      </w:pPr>
      <w:r w:rsidRPr="00942D2E">
        <w:rPr>
          <w:rFonts w:ascii="Times New Roman" w:eastAsia="Times New Roman" w:hAnsi="Times New Roman" w:cs="Times New Roman"/>
          <w:color w:val="000000"/>
        </w:rPr>
        <w:t xml:space="preserve">Certain types of sites – most notably those focused on adult content and sports – receive an especially large share of their Twitter links from automated accounts. Automated accounts were responsible for an estimated 90% of all tweeted links to popular websites focused on adult </w:t>
      </w:r>
      <w:r w:rsidRPr="00942D2E">
        <w:rPr>
          <w:rFonts w:ascii="Times New Roman" w:eastAsia="Times New Roman" w:hAnsi="Times New Roman" w:cs="Times New Roman"/>
          <w:color w:val="000000"/>
        </w:rPr>
        <w:lastRenderedPageBreak/>
        <w:t>content during the study period. For popular websites focused on sports content, that share was estimated to be 76%.</w:t>
      </w:r>
      <w:r w:rsidR="00CF37DF" w:rsidRPr="00153126">
        <w:rPr>
          <w:rStyle w:val="FootnoteReference"/>
          <w:rFonts w:ascii="Times New Roman" w:eastAsia="Times New Roman" w:hAnsi="Times New Roman" w:cs="Times New Roman"/>
          <w:color w:val="000000"/>
        </w:rPr>
        <w:footnoteReference w:id="2"/>
      </w:r>
    </w:p>
    <w:p w14:paraId="0309D603" w14:textId="77777777" w:rsidR="00942D2E" w:rsidRPr="00153126" w:rsidRDefault="00942D2E">
      <w:pPr>
        <w:rPr>
          <w:rFonts w:ascii="Times New Roman" w:hAnsi="Times New Roman" w:cs="Times New Roman"/>
        </w:rPr>
      </w:pPr>
    </w:p>
    <w:p w14:paraId="23E9439B" w14:textId="20D9CB39" w:rsidR="00BF1D55" w:rsidRPr="00153126" w:rsidRDefault="00BF1D55">
      <w:pPr>
        <w:rPr>
          <w:rFonts w:ascii="Times New Roman" w:hAnsi="Times New Roman" w:cs="Times New Roman"/>
        </w:rPr>
      </w:pPr>
    </w:p>
    <w:p w14:paraId="4D63B83B" w14:textId="77777777" w:rsidR="00295E06" w:rsidRPr="00153126" w:rsidRDefault="00295E06" w:rsidP="00295E06">
      <w:pPr>
        <w:pStyle w:val="NormalWeb"/>
        <w:shd w:val="clear" w:color="auto" w:fill="F7F7F1"/>
        <w:spacing w:before="0" w:beforeAutospacing="0" w:after="300" w:afterAutospacing="0" w:line="384" w:lineRule="atLeast"/>
        <w:textAlignment w:val="baseline"/>
        <w:rPr>
          <w:color w:val="6B6B6B"/>
        </w:rPr>
      </w:pPr>
      <w:r w:rsidRPr="00153126">
        <w:rPr>
          <w:color w:val="6B6B6B"/>
        </w:rPr>
        <w:t>Broadly speaking, Twitter bots are accounts that can post content or interact with other users in an automated way and without direct human input.</w:t>
      </w:r>
    </w:p>
    <w:p w14:paraId="059F817C" w14:textId="77777777" w:rsidR="00295E06" w:rsidRPr="00153126" w:rsidRDefault="00295E06" w:rsidP="00295E06">
      <w:pPr>
        <w:pStyle w:val="NormalWeb"/>
        <w:shd w:val="clear" w:color="auto" w:fill="F7F7F1"/>
        <w:spacing w:before="0" w:beforeAutospacing="0" w:after="300" w:afterAutospacing="0" w:line="384" w:lineRule="atLeast"/>
        <w:textAlignment w:val="baseline"/>
        <w:rPr>
          <w:color w:val="6B6B6B"/>
        </w:rPr>
      </w:pPr>
      <w:r w:rsidRPr="00153126">
        <w:rPr>
          <w:color w:val="6B6B6B"/>
        </w:rPr>
        <w:t>Bots are used for many purposes. This study focuses on a particular kind of bot behavior: bots that tweet or retweet links to content around the web. In other words, these are bots that post or promote specific websites or other online content.</w:t>
      </w:r>
    </w:p>
    <w:p w14:paraId="5337218D" w14:textId="5C83694E" w:rsidR="00295E06" w:rsidRPr="00153126" w:rsidRDefault="00295E06" w:rsidP="00295E06">
      <w:pPr>
        <w:pStyle w:val="NormalWeb"/>
        <w:shd w:val="clear" w:color="auto" w:fill="F7F7F1"/>
        <w:spacing w:before="0" w:beforeAutospacing="0" w:after="0" w:afterAutospacing="0" w:line="384" w:lineRule="atLeast"/>
        <w:textAlignment w:val="baseline"/>
        <w:rPr>
          <w:color w:val="6B6B6B"/>
        </w:rPr>
      </w:pPr>
      <w:r w:rsidRPr="00153126">
        <w:rPr>
          <w:color w:val="6B6B6B"/>
        </w:rPr>
        <w:t>Many bots do not identify themselves as bots, so this study uses a tool called</w:t>
      </w:r>
      <w:r w:rsidRPr="00153126">
        <w:rPr>
          <w:rStyle w:val="apple-converted-space"/>
          <w:color w:val="6B6B6B"/>
        </w:rPr>
        <w:t> </w:t>
      </w:r>
      <w:proofErr w:type="spellStart"/>
      <w:r w:rsidRPr="00153126">
        <w:rPr>
          <w:color w:val="6B6B6B"/>
        </w:rPr>
        <w:fldChar w:fldCharType="begin"/>
      </w:r>
      <w:r w:rsidRPr="00153126">
        <w:rPr>
          <w:color w:val="6B6B6B"/>
        </w:rPr>
        <w:instrText xml:space="preserve"> HYPERLINK "https://botometer.iuni.iu.edu/" \l "!/" </w:instrText>
      </w:r>
      <w:r w:rsidRPr="00153126">
        <w:rPr>
          <w:color w:val="6B6B6B"/>
        </w:rPr>
        <w:fldChar w:fldCharType="separate"/>
      </w:r>
      <w:r w:rsidRPr="00153126">
        <w:rPr>
          <w:rStyle w:val="Hyperlink"/>
          <w:color w:val="BC7B2B"/>
          <w:u w:val="none"/>
          <w:bdr w:val="none" w:sz="0" w:space="0" w:color="auto" w:frame="1"/>
        </w:rPr>
        <w:t>Botometer</w:t>
      </w:r>
      <w:proofErr w:type="spellEnd"/>
      <w:r w:rsidRPr="00153126">
        <w:rPr>
          <w:color w:val="6B6B6B"/>
        </w:rPr>
        <w:fldChar w:fldCharType="end"/>
      </w:r>
      <w:r w:rsidRPr="00153126">
        <w:rPr>
          <w:rStyle w:val="apple-converted-space"/>
          <w:color w:val="6B6B6B"/>
        </w:rPr>
        <w:t> </w:t>
      </w:r>
      <w:r w:rsidRPr="00153126">
        <w:rPr>
          <w:color w:val="6B6B6B"/>
        </w:rPr>
        <w:t>to estimate the proportion of Twitter links to popular sites around the web that are posted by automated or partially automated accounts. One</w:t>
      </w:r>
      <w:r w:rsidRPr="00153126">
        <w:rPr>
          <w:rStyle w:val="apple-converted-space"/>
          <w:color w:val="6B6B6B"/>
        </w:rPr>
        <w:t> </w:t>
      </w:r>
      <w:proofErr w:type="spellStart"/>
      <w:r w:rsidRPr="00153126">
        <w:rPr>
          <w:color w:val="6B6B6B"/>
        </w:rPr>
        <w:fldChar w:fldCharType="begin"/>
      </w:r>
      <w:r w:rsidRPr="00153126">
        <w:rPr>
          <w:color w:val="6B6B6B"/>
        </w:rPr>
        <w:instrText xml:space="preserve"> HYPERLINK "https://aaai.org/ocs/index.php/ICWSM/ICWSM17/paper/view/15587/14817" </w:instrText>
      </w:r>
      <w:r w:rsidRPr="00153126">
        <w:rPr>
          <w:color w:val="6B6B6B"/>
        </w:rPr>
        <w:fldChar w:fldCharType="separate"/>
      </w:r>
      <w:r w:rsidRPr="00153126">
        <w:rPr>
          <w:rStyle w:val="Hyperlink"/>
          <w:color w:val="BC7B2B"/>
          <w:u w:val="none"/>
          <w:bdr w:val="none" w:sz="0" w:space="0" w:color="auto" w:frame="1"/>
        </w:rPr>
        <w:t>study</w:t>
      </w:r>
      <w:r w:rsidRPr="00153126">
        <w:rPr>
          <w:color w:val="6B6B6B"/>
        </w:rPr>
        <w:fldChar w:fldCharType="end"/>
      </w:r>
      <w:r w:rsidRPr="00153126">
        <w:rPr>
          <w:color w:val="6B6B6B"/>
        </w:rPr>
        <w:t>suggests</w:t>
      </w:r>
      <w:proofErr w:type="spellEnd"/>
      <w:r w:rsidRPr="00153126">
        <w:rPr>
          <w:rStyle w:val="apple-converted-space"/>
          <w:color w:val="6B6B6B"/>
        </w:rPr>
        <w:t> </w:t>
      </w:r>
      <w:proofErr w:type="spellStart"/>
      <w:r w:rsidRPr="00153126">
        <w:rPr>
          <w:color w:val="6B6B6B"/>
        </w:rPr>
        <w:fldChar w:fldCharType="begin"/>
      </w:r>
      <w:r w:rsidRPr="00153126">
        <w:rPr>
          <w:color w:val="6B6B6B"/>
        </w:rPr>
        <w:instrText xml:space="preserve"> HYPERLINK "https://aaai.org/ocs/index.php/ICWSM/ICWSM17/paper/view/15587/14817" </w:instrText>
      </w:r>
      <w:r w:rsidRPr="00153126">
        <w:rPr>
          <w:color w:val="6B6B6B"/>
        </w:rPr>
        <w:fldChar w:fldCharType="separate"/>
      </w:r>
      <w:r w:rsidRPr="00153126">
        <w:rPr>
          <w:rStyle w:val="Hyperlink"/>
          <w:color w:val="BC7B2B"/>
          <w:u w:val="none"/>
          <w:bdr w:val="none" w:sz="0" w:space="0" w:color="auto" w:frame="1"/>
        </w:rPr>
        <w:t>Botometer</w:t>
      </w:r>
      <w:proofErr w:type="spellEnd"/>
      <w:r w:rsidRPr="00153126">
        <w:rPr>
          <w:color w:val="6B6B6B"/>
        </w:rPr>
        <w:fldChar w:fldCharType="end"/>
      </w:r>
      <w:r w:rsidRPr="00153126">
        <w:rPr>
          <w:rStyle w:val="apple-converted-space"/>
          <w:color w:val="6B6B6B"/>
        </w:rPr>
        <w:t> </w:t>
      </w:r>
      <w:r w:rsidRPr="00153126">
        <w:rPr>
          <w:color w:val="6B6B6B"/>
        </w:rPr>
        <w:t xml:space="preserve">is about 86% accurate, and Pew </w:t>
      </w:r>
      <w:proofErr w:type="spellStart"/>
      <w:r w:rsidRPr="00153126">
        <w:rPr>
          <w:color w:val="6B6B6B"/>
        </w:rPr>
        <w:t>Resesarch</w:t>
      </w:r>
      <w:proofErr w:type="spellEnd"/>
      <w:r w:rsidRPr="00153126">
        <w:rPr>
          <w:color w:val="6B6B6B"/>
        </w:rPr>
        <w:t xml:space="preserve"> Center conducted its own independent validation tests of the </w:t>
      </w:r>
      <w:proofErr w:type="spellStart"/>
      <w:r w:rsidRPr="00153126">
        <w:rPr>
          <w:color w:val="6B6B6B"/>
        </w:rPr>
        <w:t>Botometer</w:t>
      </w:r>
      <w:proofErr w:type="spellEnd"/>
      <w:r w:rsidRPr="00153126">
        <w:rPr>
          <w:color w:val="6B6B6B"/>
        </w:rPr>
        <w:t xml:space="preserve"> system. To acknowledge the possibility of misclassification, we use the term “suspected bots” throughout this report. For details on how </w:t>
      </w:r>
      <w:proofErr w:type="spellStart"/>
      <w:r w:rsidRPr="00153126">
        <w:rPr>
          <w:color w:val="6B6B6B"/>
        </w:rPr>
        <w:t>Botometer</w:t>
      </w:r>
      <w:proofErr w:type="spellEnd"/>
      <w:r w:rsidRPr="00153126">
        <w:rPr>
          <w:color w:val="6B6B6B"/>
        </w:rPr>
        <w:t xml:space="preserve"> functions, see the</w:t>
      </w:r>
      <w:r w:rsidRPr="00153126">
        <w:rPr>
          <w:rStyle w:val="apple-converted-space"/>
          <w:color w:val="6B6B6B"/>
        </w:rPr>
        <w:t> </w:t>
      </w:r>
      <w:hyperlink r:id="rId8" w:history="1">
        <w:r w:rsidRPr="00153126">
          <w:rPr>
            <w:rStyle w:val="Hyperlink"/>
            <w:color w:val="BC7B2B"/>
            <w:u w:val="none"/>
            <w:bdr w:val="none" w:sz="0" w:space="0" w:color="auto" w:frame="1"/>
          </w:rPr>
          <w:t>methodology</w:t>
        </w:r>
      </w:hyperlink>
      <w:r w:rsidRPr="00153126">
        <w:rPr>
          <w:color w:val="6B6B6B"/>
        </w:rPr>
        <w:t>.</w:t>
      </w:r>
      <w:r w:rsidRPr="00153126">
        <w:rPr>
          <w:rStyle w:val="FootnoteReference"/>
          <w:color w:val="6B6B6B"/>
        </w:rPr>
        <w:footnoteReference w:id="3"/>
      </w:r>
    </w:p>
    <w:p w14:paraId="1469DAC7" w14:textId="77777777" w:rsidR="00FE270F" w:rsidRPr="00FE270F" w:rsidRDefault="00FE270F" w:rsidP="00FE270F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r w:rsidRPr="00FE270F">
        <w:rPr>
          <w:rFonts w:ascii="Times New Roman" w:eastAsia="Times New Roman" w:hAnsi="Times New Roman" w:cs="Times New Roman"/>
          <w:color w:val="6B6B6B"/>
        </w:rPr>
        <w:t>Netflix Bot (@</w:t>
      </w:r>
      <w:proofErr w:type="spellStart"/>
      <w:r w:rsidRPr="00FE270F">
        <w:rPr>
          <w:rFonts w:ascii="Times New Roman" w:eastAsia="Times New Roman" w:hAnsi="Times New Roman" w:cs="Times New Roman"/>
          <w:color w:val="6B6B6B"/>
        </w:rPr>
        <w:t>netflix_bot</w:t>
      </w:r>
      <w:proofErr w:type="spellEnd"/>
      <w:r w:rsidRPr="00FE270F">
        <w:rPr>
          <w:rFonts w:ascii="Times New Roman" w:eastAsia="Times New Roman" w:hAnsi="Times New Roman" w:cs="Times New Roman"/>
          <w:color w:val="6B6B6B"/>
        </w:rPr>
        <w:t>) automatically tweets when new content has been added to the online streaming service.</w:t>
      </w:r>
    </w:p>
    <w:p w14:paraId="3BFACFAC" w14:textId="77777777" w:rsidR="00FE270F" w:rsidRPr="00FE270F" w:rsidRDefault="00FE270F" w:rsidP="00FE270F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r w:rsidRPr="00FE270F">
        <w:rPr>
          <w:rFonts w:ascii="Times New Roman" w:eastAsia="Times New Roman" w:hAnsi="Times New Roman" w:cs="Times New Roman"/>
          <w:color w:val="6B6B6B"/>
        </w:rPr>
        <w:t>Grammar Police (@_grammar_) is a bot that identifies grammatically incorrect tweets and offers suggestions for correct usage</w:t>
      </w:r>
    </w:p>
    <w:p w14:paraId="1FFDC8FC" w14:textId="77777777" w:rsidR="00FE270F" w:rsidRPr="00FE270F" w:rsidRDefault="00FE270F" w:rsidP="00FE270F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r w:rsidRPr="00FE270F">
        <w:rPr>
          <w:rFonts w:ascii="Times New Roman" w:eastAsia="Times New Roman" w:hAnsi="Times New Roman" w:cs="Times New Roman"/>
          <w:color w:val="6B6B6B"/>
        </w:rPr>
        <w:t>Museum Bot (@</w:t>
      </w:r>
      <w:proofErr w:type="spellStart"/>
      <w:r w:rsidRPr="00FE270F">
        <w:rPr>
          <w:rFonts w:ascii="Times New Roman" w:eastAsia="Times New Roman" w:hAnsi="Times New Roman" w:cs="Times New Roman"/>
          <w:color w:val="6B6B6B"/>
        </w:rPr>
        <w:t>museumbot</w:t>
      </w:r>
      <w:proofErr w:type="spellEnd"/>
      <w:r w:rsidRPr="00FE270F">
        <w:rPr>
          <w:rFonts w:ascii="Times New Roman" w:eastAsia="Times New Roman" w:hAnsi="Times New Roman" w:cs="Times New Roman"/>
          <w:color w:val="6B6B6B"/>
        </w:rPr>
        <w:t>) posts random images from the Metropolitan Museum of Art</w:t>
      </w:r>
    </w:p>
    <w:p w14:paraId="66143AAB" w14:textId="77777777" w:rsidR="00FE270F" w:rsidRPr="00FE270F" w:rsidRDefault="00FE270F" w:rsidP="00FE270F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r w:rsidRPr="00FE270F">
        <w:rPr>
          <w:rFonts w:ascii="Times New Roman" w:eastAsia="Times New Roman" w:hAnsi="Times New Roman" w:cs="Times New Roman"/>
          <w:color w:val="6B6B6B"/>
        </w:rPr>
        <w:t>The CNN Breaking News Bot (@</w:t>
      </w:r>
      <w:proofErr w:type="spellStart"/>
      <w:r w:rsidRPr="00FE270F">
        <w:rPr>
          <w:rFonts w:ascii="Times New Roman" w:eastAsia="Times New Roman" w:hAnsi="Times New Roman" w:cs="Times New Roman"/>
          <w:color w:val="6B6B6B"/>
        </w:rPr>
        <w:t>attention_cnn</w:t>
      </w:r>
      <w:proofErr w:type="spellEnd"/>
      <w:r w:rsidRPr="00FE270F">
        <w:rPr>
          <w:rFonts w:ascii="Times New Roman" w:eastAsia="Times New Roman" w:hAnsi="Times New Roman" w:cs="Times New Roman"/>
          <w:color w:val="6B6B6B"/>
        </w:rPr>
        <w:t>) is an unofficial account that sends an alert whenever CNN claims to have breaking news</w:t>
      </w:r>
    </w:p>
    <w:p w14:paraId="311BAB22" w14:textId="77777777" w:rsidR="00FE270F" w:rsidRPr="00FE270F" w:rsidRDefault="00FE270F" w:rsidP="00FE270F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r w:rsidRPr="00FE270F">
        <w:rPr>
          <w:rFonts w:ascii="Times New Roman" w:eastAsia="Times New Roman" w:hAnsi="Times New Roman" w:cs="Times New Roman"/>
          <w:color w:val="6B6B6B"/>
        </w:rPr>
        <w:t>The New York Times 4th Down Bot (@NYT4thDownBot) is a bot that provides live NFL analysis.</w:t>
      </w:r>
    </w:p>
    <w:p w14:paraId="494713BC" w14:textId="440962EE" w:rsidR="00942D2E" w:rsidRPr="00153126" w:rsidRDefault="00FE270F" w:rsidP="005C1432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  <w:proofErr w:type="spellStart"/>
      <w:r w:rsidRPr="00FE270F">
        <w:rPr>
          <w:rFonts w:ascii="Times New Roman" w:eastAsia="Times New Roman" w:hAnsi="Times New Roman" w:cs="Times New Roman"/>
          <w:color w:val="6B6B6B"/>
        </w:rPr>
        <w:t>PowerPost</w:t>
      </w:r>
      <w:proofErr w:type="spellEnd"/>
      <w:r w:rsidRPr="00FE270F">
        <w:rPr>
          <w:rFonts w:ascii="Times New Roman" w:eastAsia="Times New Roman" w:hAnsi="Times New Roman" w:cs="Times New Roman"/>
          <w:color w:val="6B6B6B"/>
        </w:rPr>
        <w:t xml:space="preserve"> by the Washington Post (@</w:t>
      </w:r>
      <w:proofErr w:type="spellStart"/>
      <w:r w:rsidRPr="00FE270F">
        <w:rPr>
          <w:rFonts w:ascii="Times New Roman" w:eastAsia="Times New Roman" w:hAnsi="Times New Roman" w:cs="Times New Roman"/>
          <w:color w:val="6B6B6B"/>
        </w:rPr>
        <w:t>PowerPost</w:t>
      </w:r>
      <w:proofErr w:type="spellEnd"/>
      <w:r w:rsidRPr="00FE270F">
        <w:rPr>
          <w:rFonts w:ascii="Times New Roman" w:eastAsia="Times New Roman" w:hAnsi="Times New Roman" w:cs="Times New Roman"/>
          <w:color w:val="6B6B6B"/>
        </w:rPr>
        <w:t>) is a bot that provides news about decision-makers in Washington.</w:t>
      </w:r>
    </w:p>
    <w:p w14:paraId="372510D0" w14:textId="77777777" w:rsidR="005C1432" w:rsidRPr="00153126" w:rsidRDefault="005C1432" w:rsidP="005C1432">
      <w:pPr>
        <w:numPr>
          <w:ilvl w:val="0"/>
          <w:numId w:val="3"/>
        </w:numPr>
        <w:shd w:val="clear" w:color="auto" w:fill="F7F7F1"/>
        <w:spacing w:after="150" w:line="384" w:lineRule="atLeast"/>
        <w:ind w:left="0"/>
        <w:textAlignment w:val="baseline"/>
        <w:rPr>
          <w:rFonts w:ascii="Times New Roman" w:eastAsia="Times New Roman" w:hAnsi="Times New Roman" w:cs="Times New Roman"/>
          <w:color w:val="6B6B6B"/>
        </w:rPr>
      </w:pPr>
    </w:p>
    <w:p w14:paraId="588C7E65" w14:textId="2402D8ED" w:rsidR="00295E06" w:rsidRPr="00153126" w:rsidRDefault="00295E06">
      <w:pPr>
        <w:rPr>
          <w:rFonts w:ascii="Times New Roman" w:hAnsi="Times New Roman" w:cs="Times New Roman"/>
        </w:rPr>
      </w:pPr>
    </w:p>
    <w:p w14:paraId="1C48BC04" w14:textId="2D61969C" w:rsidR="005C1432" w:rsidRPr="00153126" w:rsidRDefault="005C1432">
      <w:pPr>
        <w:rPr>
          <w:rFonts w:ascii="Times New Roman" w:hAnsi="Times New Roman" w:cs="Times New Roman"/>
        </w:rPr>
      </w:pPr>
    </w:p>
    <w:p w14:paraId="13DB9825" w14:textId="2867373E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EDA</w:t>
      </w:r>
    </w:p>
    <w:p w14:paraId="05337ADE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Statuses Count</w:t>
      </w:r>
    </w:p>
    <w:p w14:paraId="22FD5C69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  <w:highlight w:val="yellow"/>
        </w:rPr>
        <w:t>• Followers Count</w:t>
      </w:r>
    </w:p>
    <w:p w14:paraId="6CCEDFBD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  <w:highlight w:val="yellow"/>
        </w:rPr>
        <w:t>• Friends Count</w:t>
      </w:r>
    </w:p>
    <w:p w14:paraId="576A4D52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  <w:highlight w:val="yellow"/>
        </w:rPr>
        <w:t>• Favorites Count</w:t>
      </w:r>
    </w:p>
    <w:p w14:paraId="24251FC7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Listed Count</w:t>
      </w:r>
    </w:p>
    <w:p w14:paraId="3F40D8BB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Default Profile</w:t>
      </w:r>
    </w:p>
    <w:p w14:paraId="35C743B1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Geo Enables</w:t>
      </w:r>
    </w:p>
    <w:p w14:paraId="387CBB43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Profile Uses Background image • Verified</w:t>
      </w:r>
    </w:p>
    <w:p w14:paraId="2428CAA4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Protected</w:t>
      </w:r>
    </w:p>
    <w:p w14:paraId="4BF2AC20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Similarly, for tweet level classification we use only 6 features, apart from the tweet content itself:</w:t>
      </w:r>
    </w:p>
    <w:p w14:paraId="37C22A75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  <w:highlight w:val="yellow"/>
        </w:rPr>
        <w:t>• Retweet Count</w:t>
      </w:r>
    </w:p>
    <w:p w14:paraId="2EE39462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Reply Count</w:t>
      </w:r>
    </w:p>
    <w:p w14:paraId="6BC0512F" w14:textId="77777777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Favorite Count</w:t>
      </w:r>
    </w:p>
    <w:p w14:paraId="1ABF12B4" w14:textId="172AF62F" w:rsidR="005C1432" w:rsidRPr="00153126" w:rsidRDefault="005C1432" w:rsidP="005C1432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• Number of Hashtags • Number of URLs</w:t>
      </w:r>
    </w:p>
    <w:p w14:paraId="66331C40" w14:textId="51CF9F69" w:rsidR="002D25A6" w:rsidRPr="00153126" w:rsidRDefault="002D25A6" w:rsidP="005C1432">
      <w:pPr>
        <w:rPr>
          <w:rFonts w:ascii="Times New Roman" w:hAnsi="Times New Roman" w:cs="Times New Roman"/>
        </w:rPr>
      </w:pPr>
    </w:p>
    <w:p w14:paraId="72F16165" w14:textId="77777777" w:rsidR="002D25A6" w:rsidRPr="00153126" w:rsidRDefault="002D25A6" w:rsidP="002D25A6">
      <w:pPr>
        <w:rPr>
          <w:rFonts w:ascii="Times New Roman" w:hAnsi="Times New Roman" w:cs="Times New Roman"/>
        </w:rPr>
      </w:pPr>
      <w:proofErr w:type="spellStart"/>
      <w:r w:rsidRPr="00153126">
        <w:rPr>
          <w:rFonts w:ascii="Times New Roman" w:hAnsi="Times New Roman" w:cs="Times New Roman"/>
        </w:rPr>
        <w:t>favorite_count</w:t>
      </w:r>
      <w:proofErr w:type="spellEnd"/>
      <w:r w:rsidRPr="00153126">
        <w:rPr>
          <w:rFonts w:ascii="Times New Roman" w:hAnsi="Times New Roman" w:cs="Times New Roman"/>
        </w:rPr>
        <w:t>', '</w:t>
      </w:r>
      <w:proofErr w:type="spellStart"/>
      <w:r w:rsidRPr="00153126">
        <w:rPr>
          <w:rFonts w:ascii="Times New Roman" w:hAnsi="Times New Roman" w:cs="Times New Roman"/>
        </w:rPr>
        <w:t>followers_count</w:t>
      </w:r>
      <w:proofErr w:type="spellEnd"/>
      <w:r w:rsidRPr="00153126">
        <w:rPr>
          <w:rFonts w:ascii="Times New Roman" w:hAnsi="Times New Roman" w:cs="Times New Roman"/>
        </w:rPr>
        <w:t>', '</w:t>
      </w:r>
      <w:proofErr w:type="spellStart"/>
      <w:r w:rsidRPr="00153126">
        <w:rPr>
          <w:rFonts w:ascii="Times New Roman" w:hAnsi="Times New Roman" w:cs="Times New Roman"/>
        </w:rPr>
        <w:t>friends_count</w:t>
      </w:r>
      <w:proofErr w:type="spellEnd"/>
      <w:r w:rsidRPr="00153126">
        <w:rPr>
          <w:rFonts w:ascii="Times New Roman" w:hAnsi="Times New Roman" w:cs="Times New Roman"/>
        </w:rPr>
        <w:t>',</w:t>
      </w:r>
    </w:p>
    <w:p w14:paraId="25236905" w14:textId="72D819E8" w:rsidR="002D25A6" w:rsidRPr="00153126" w:rsidRDefault="002D25A6" w:rsidP="002D25A6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 xml:space="preserve">       '</w:t>
      </w:r>
      <w:proofErr w:type="spellStart"/>
      <w:r w:rsidRPr="00153126">
        <w:rPr>
          <w:rFonts w:ascii="Times New Roman" w:hAnsi="Times New Roman" w:cs="Times New Roman"/>
        </w:rPr>
        <w:t>in_reply_to_status_id</w:t>
      </w:r>
      <w:proofErr w:type="spellEnd"/>
      <w:r w:rsidRPr="00153126">
        <w:rPr>
          <w:rFonts w:ascii="Times New Roman" w:hAnsi="Times New Roman" w:cs="Times New Roman"/>
        </w:rPr>
        <w:t>', '</w:t>
      </w:r>
      <w:proofErr w:type="spellStart"/>
      <w:r w:rsidRPr="00153126">
        <w:rPr>
          <w:rFonts w:ascii="Times New Roman" w:hAnsi="Times New Roman" w:cs="Times New Roman"/>
        </w:rPr>
        <w:t>retweet_count</w:t>
      </w:r>
      <w:proofErr w:type="spellEnd"/>
      <w:r w:rsidRPr="00153126">
        <w:rPr>
          <w:rFonts w:ascii="Times New Roman" w:hAnsi="Times New Roman" w:cs="Times New Roman"/>
        </w:rPr>
        <w:t>'</w:t>
      </w:r>
    </w:p>
    <w:p w14:paraId="6766CB9F" w14:textId="77777777" w:rsidR="002D25A6" w:rsidRPr="00153126" w:rsidRDefault="002D25A6" w:rsidP="002D25A6">
      <w:pPr>
        <w:rPr>
          <w:rFonts w:ascii="Times New Roman" w:hAnsi="Times New Roman" w:cs="Times New Roman"/>
        </w:rPr>
      </w:pPr>
    </w:p>
    <w:p w14:paraId="46D34D1A" w14:textId="77777777" w:rsidR="00BF1D55" w:rsidRPr="00153126" w:rsidRDefault="00BF1D55">
      <w:pPr>
        <w:rPr>
          <w:rFonts w:ascii="Times New Roman" w:hAnsi="Times New Roman" w:cs="Times New Roman"/>
          <w:b/>
          <w:bCs/>
        </w:rPr>
      </w:pPr>
      <w:r w:rsidRPr="00153126">
        <w:rPr>
          <w:rFonts w:ascii="Times New Roman" w:hAnsi="Times New Roman" w:cs="Times New Roman"/>
          <w:b/>
          <w:bCs/>
        </w:rPr>
        <w:t>References</w:t>
      </w:r>
    </w:p>
    <w:p w14:paraId="3341B656" w14:textId="77777777" w:rsidR="00D427DB" w:rsidRPr="00153126" w:rsidRDefault="00D427DB">
      <w:pPr>
        <w:rPr>
          <w:rFonts w:ascii="Times New Roman" w:hAnsi="Times New Roman" w:cs="Times New Roman"/>
        </w:rPr>
      </w:pPr>
    </w:p>
    <w:p w14:paraId="7AFCDD8D" w14:textId="77777777" w:rsidR="00BF1D55" w:rsidRPr="00153126" w:rsidRDefault="00D427DB" w:rsidP="00623E3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We will use some references from CS109A/</w:t>
      </w:r>
      <w:proofErr w:type="spellStart"/>
      <w:r w:rsidRPr="00153126">
        <w:rPr>
          <w:rFonts w:ascii="Times New Roman" w:hAnsi="Times New Roman" w:cs="Times New Roman"/>
        </w:rPr>
        <w:t>Twitter_project</w:t>
      </w:r>
      <w:proofErr w:type="spellEnd"/>
      <w:r w:rsidRPr="00153126">
        <w:rPr>
          <w:rFonts w:ascii="Times New Roman" w:hAnsi="Times New Roman" w:cs="Times New Roman"/>
        </w:rPr>
        <w:t xml:space="preserve"> references</w:t>
      </w:r>
    </w:p>
    <w:p w14:paraId="51CC6208" w14:textId="77777777" w:rsidR="00D427DB" w:rsidRPr="00153126" w:rsidRDefault="00D427DB" w:rsidP="00623E31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proofErr w:type="spellStart"/>
      <w:r w:rsidRPr="00153126">
        <w:rPr>
          <w:rFonts w:ascii="Times New Roman" w:hAnsi="Times New Roman" w:cs="Times New Roman"/>
        </w:rPr>
        <w:t>Tweepy</w:t>
      </w:r>
      <w:proofErr w:type="spellEnd"/>
      <w:r w:rsidRPr="00153126">
        <w:rPr>
          <w:rFonts w:ascii="Times New Roman" w:hAnsi="Times New Roman" w:cs="Times New Roman"/>
        </w:rPr>
        <w:t xml:space="preserve"> Python Library</w:t>
      </w:r>
    </w:p>
    <w:p w14:paraId="28D9B7D5" w14:textId="77777777" w:rsidR="00D427DB" w:rsidRPr="00153126" w:rsidRDefault="00D427DB" w:rsidP="00623E31">
      <w:pPr>
        <w:pStyle w:val="ListParagraph"/>
        <w:numPr>
          <w:ilvl w:val="1"/>
          <w:numId w:val="2"/>
        </w:num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Twitter’s developer resources: developer.twitter.com</w:t>
      </w:r>
    </w:p>
    <w:p w14:paraId="436E2193" w14:textId="77777777" w:rsidR="00D427DB" w:rsidRPr="00153126" w:rsidRDefault="00D427DB" w:rsidP="00623E3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CS109B class contents</w:t>
      </w:r>
    </w:p>
    <w:p w14:paraId="730ACAE8" w14:textId="77777777" w:rsidR="00D427DB" w:rsidRPr="00153126" w:rsidRDefault="00D427DB" w:rsidP="00623E3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>Other papers about twitter and bots</w:t>
      </w:r>
    </w:p>
    <w:p w14:paraId="00172391" w14:textId="77777777" w:rsidR="00D427DB" w:rsidRPr="00153126" w:rsidRDefault="00D427DB" w:rsidP="00D427DB">
      <w:pPr>
        <w:rPr>
          <w:rFonts w:ascii="Times New Roman" w:hAnsi="Times New Roman" w:cs="Times New Roman"/>
        </w:rPr>
      </w:pPr>
      <w:r w:rsidRPr="00153126">
        <w:rPr>
          <w:rFonts w:ascii="Times New Roman" w:hAnsi="Times New Roman" w:cs="Times New Roman"/>
        </w:rPr>
        <w:t xml:space="preserve"> </w:t>
      </w:r>
    </w:p>
    <w:sectPr w:rsidR="00D427DB" w:rsidRPr="00153126" w:rsidSect="00E83D9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D0CD89" w14:textId="77777777" w:rsidR="00DA2852" w:rsidRDefault="00DA2852" w:rsidP="00295E06">
      <w:r>
        <w:separator/>
      </w:r>
    </w:p>
  </w:endnote>
  <w:endnote w:type="continuationSeparator" w:id="0">
    <w:p w14:paraId="32BA0D62" w14:textId="77777777" w:rsidR="00DA2852" w:rsidRDefault="00DA2852" w:rsidP="00295E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ACF0B2" w14:textId="77777777" w:rsidR="00DA2852" w:rsidRDefault="00DA2852" w:rsidP="00295E06">
      <w:r>
        <w:separator/>
      </w:r>
    </w:p>
  </w:footnote>
  <w:footnote w:type="continuationSeparator" w:id="0">
    <w:p w14:paraId="038CDBC3" w14:textId="77777777" w:rsidR="00DA2852" w:rsidRDefault="00DA2852" w:rsidP="00295E06">
      <w:r>
        <w:continuationSeparator/>
      </w:r>
    </w:p>
  </w:footnote>
  <w:footnote w:id="1">
    <w:p w14:paraId="018109B1" w14:textId="5D5CB2D5" w:rsidR="004C19B5" w:rsidRPr="004C19B5" w:rsidRDefault="004C19B5">
      <w:pPr>
        <w:pStyle w:val="FootnoteText"/>
        <w:rPr>
          <w:lang w:val="fr-FR"/>
        </w:rPr>
      </w:pPr>
      <w:r>
        <w:rPr>
          <w:rStyle w:val="FootnoteReference"/>
        </w:rPr>
        <w:footnoteRef/>
      </w:r>
      <w:r w:rsidRPr="004C19B5">
        <w:rPr>
          <w:lang w:val="fr-FR"/>
        </w:rPr>
        <w:t xml:space="preserve"> </w:t>
      </w:r>
      <w:r>
        <w:fldChar w:fldCharType="begin"/>
      </w:r>
      <w:r>
        <w:rPr>
          <w:lang w:val="fr-FR"/>
        </w:rPr>
        <w:instrText xml:space="preserve"> ADDIN ZOTERO_ITEM CSL_CITATION {"citationID":"Jv79VWHH","properties":{"formattedCitation":"\\uc0\\u8220{}Twitter Bots.\\uc0\\u8221{}","plainCitation":"“Twitter Bots.”","noteIndex":1},"citationItems":[{"id":265,"uris":["http://zotero.org/users/5151747/items/L54PJNU5"],"uri":["http://zotero.org/users/5151747/items/L54PJNU5"],"itemData":{"id":265,"type":"post-weblog","title":"Twitter Bots: An Analysis of the Links Automated Accounts Share | Pew Research Center","abstract":"An estimated two-thirds of tweeted links to popular websites are posted by automated accounts – not human beings.","URL":"https://www.pewinternet.org/2018/04/09/bots-in-the-twittersphere/","title-short":"Twitter Bots","language":"en-US","issued":{"date-parts":[["2018",4,9]]},"accessed":{"date-parts":[["2019",4,27]]}}}],"schema":"https://github.com/citation-style-language/schema/raw/master/csl-citation.json"} </w:instrText>
      </w:r>
      <w:r>
        <w:fldChar w:fldCharType="separate"/>
      </w:r>
      <w:r w:rsidRPr="004C19B5">
        <w:rPr>
          <w:rFonts w:ascii="Calibri" w:cs="Calibri"/>
        </w:rPr>
        <w:t>“Twitter Bots.”</w:t>
      </w:r>
      <w:r>
        <w:fldChar w:fldCharType="end"/>
      </w:r>
    </w:p>
  </w:footnote>
  <w:footnote w:id="2">
    <w:p w14:paraId="2CC5A701" w14:textId="4E494447" w:rsidR="00CF37DF" w:rsidRPr="004C19B5" w:rsidRDefault="00CF37DF">
      <w:pPr>
        <w:pStyle w:val="FootnoteText"/>
        <w:rPr>
          <w:lang w:val="fr-FR"/>
        </w:rPr>
      </w:pPr>
      <w:r>
        <w:rPr>
          <w:rStyle w:val="FootnoteReference"/>
        </w:rPr>
        <w:footnoteRef/>
      </w:r>
      <w:r w:rsidRPr="004C19B5">
        <w:rPr>
          <w:lang w:val="fr-FR"/>
        </w:rPr>
        <w:t xml:space="preserve"> </w:t>
      </w:r>
      <w:hyperlink r:id="rId1" w:history="1">
        <w:r w:rsidRPr="004C19B5">
          <w:rPr>
            <w:rFonts w:ascii="Times New Roman" w:eastAsia="Times New Roman" w:hAnsi="Times New Roman" w:cs="Times New Roman"/>
            <w:color w:val="0000FF"/>
            <w:u w:val="single"/>
            <w:lang w:val="fr-FR"/>
          </w:rPr>
          <w:t>https://www.pewinternet.org/2018/04/09/bots-in-the-twittersphere/</w:t>
        </w:r>
      </w:hyperlink>
    </w:p>
  </w:footnote>
  <w:footnote w:id="3">
    <w:p w14:paraId="386BCF78" w14:textId="7771D68C" w:rsidR="00295E06" w:rsidRPr="00295E06" w:rsidRDefault="00295E06" w:rsidP="00295E06">
      <w:pPr>
        <w:rPr>
          <w:rFonts w:ascii="Times New Roman" w:eastAsia="Times New Roman" w:hAnsi="Times New Roman" w:cs="Times New Roman"/>
        </w:rPr>
      </w:pPr>
      <w:r>
        <w:rPr>
          <w:rStyle w:val="FootnoteReference"/>
        </w:rPr>
        <w:footnoteRef/>
      </w:r>
      <w:r>
        <w:t xml:space="preserve"> </w:t>
      </w:r>
      <w:hyperlink r:id="rId2" w:history="1">
        <w:r w:rsidRPr="00295E06">
          <w:rPr>
            <w:rFonts w:ascii="Times New Roman" w:eastAsia="Times New Roman" w:hAnsi="Times New Roman" w:cs="Times New Roman"/>
            <w:color w:val="0000FF"/>
            <w:u w:val="single"/>
          </w:rPr>
          <w:t>https://www.pewinternet.org/2018/04/09/bots-in-the-twittersphere/</w:t>
        </w:r>
      </w:hyperlink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9C3BA9"/>
    <w:multiLevelType w:val="hybridMultilevel"/>
    <w:tmpl w:val="A746A00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DB03B78"/>
    <w:multiLevelType w:val="hybridMultilevel"/>
    <w:tmpl w:val="36CEEA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7717361"/>
    <w:multiLevelType w:val="multilevel"/>
    <w:tmpl w:val="49E65B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 w:numId="3">
    <w:abstractNumId w:val="2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1D55"/>
    <w:rsid w:val="00107386"/>
    <w:rsid w:val="00153126"/>
    <w:rsid w:val="00295E06"/>
    <w:rsid w:val="002D25A6"/>
    <w:rsid w:val="002D39F7"/>
    <w:rsid w:val="003221C4"/>
    <w:rsid w:val="003275DF"/>
    <w:rsid w:val="003C348B"/>
    <w:rsid w:val="00463703"/>
    <w:rsid w:val="004750BA"/>
    <w:rsid w:val="004C19B5"/>
    <w:rsid w:val="00554C06"/>
    <w:rsid w:val="005C1432"/>
    <w:rsid w:val="00623E31"/>
    <w:rsid w:val="006515BA"/>
    <w:rsid w:val="0077196D"/>
    <w:rsid w:val="00775B1A"/>
    <w:rsid w:val="00853349"/>
    <w:rsid w:val="00942D2E"/>
    <w:rsid w:val="00B1389D"/>
    <w:rsid w:val="00BF1D55"/>
    <w:rsid w:val="00C93451"/>
    <w:rsid w:val="00CD5723"/>
    <w:rsid w:val="00CF37DF"/>
    <w:rsid w:val="00D427DB"/>
    <w:rsid w:val="00D54F5B"/>
    <w:rsid w:val="00DA2852"/>
    <w:rsid w:val="00E83D91"/>
    <w:rsid w:val="00FE2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352E7F"/>
  <w14:defaultImageDpi w14:val="32767"/>
  <w15:chartTrackingRefBased/>
  <w15:docId w15:val="{514217EC-963B-9A49-BE84-9275A4BFCC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D25A6"/>
  </w:style>
  <w:style w:type="paragraph" w:styleId="Heading1">
    <w:name w:val="heading 1"/>
    <w:basedOn w:val="Normal"/>
    <w:next w:val="Normal"/>
    <w:link w:val="Heading1Char"/>
    <w:uiPriority w:val="9"/>
    <w:qFormat/>
    <w:rsid w:val="00CD572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27DB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295E0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295E06"/>
  </w:style>
  <w:style w:type="character" w:styleId="Hyperlink">
    <w:name w:val="Hyperlink"/>
    <w:basedOn w:val="DefaultParagraphFont"/>
    <w:uiPriority w:val="99"/>
    <w:semiHidden/>
    <w:unhideWhenUsed/>
    <w:rsid w:val="00295E06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95E0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95E0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95E06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CD572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948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4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75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41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7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73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pewinternet.org/2018/04/09/bots-in-the-twittersphere-methodology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pewinternet.org/2018/04/09/bots-in-the-twittersphere/" TargetMode="External"/><Relationship Id="rId1" Type="http://schemas.openxmlformats.org/officeDocument/2006/relationships/hyperlink" Target="https://www.pewinternet.org/2018/04/09/bots-in-the-twittersphere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90A1F4F-3A45-624C-86AF-4221ADFA61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3</Pages>
  <Words>717</Words>
  <Characters>409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7</cp:revision>
  <dcterms:created xsi:type="dcterms:W3CDTF">2019-04-27T18:33:00Z</dcterms:created>
  <dcterms:modified xsi:type="dcterms:W3CDTF">2019-04-28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oXCYQf3o"/&gt;&lt;style id="http://www.zotero.org/styles/chicago-note-bibliography" locale="en-US" hasBibliography="1" bibliographyStyleHasBeenSet="0"/&gt;&lt;prefs&gt;&lt;pref name="fieldType" value="Field"/&gt;&lt;pre</vt:lpwstr>
  </property>
  <property fmtid="{D5CDD505-2E9C-101B-9397-08002B2CF9AE}" pid="3" name="ZOTERO_PREF_2">
    <vt:lpwstr>f name="noteType" value="1"/&gt;&lt;/prefs&gt;&lt;/data&gt;</vt:lpwstr>
  </property>
</Properties>
</file>